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1E193D" w14:textId="77777777" w:rsidR="009B46C6" w:rsidRPr="00F501E3" w:rsidRDefault="009B46C6" w:rsidP="009B46C6">
      <w:pPr>
        <w:pStyle w:val="Heading1"/>
        <w:spacing w:line="360" w:lineRule="auto"/>
        <w:ind w:left="720"/>
        <w:rPr>
          <w:sz w:val="24"/>
          <w:szCs w:val="24"/>
        </w:rPr>
      </w:pPr>
      <w:bookmarkStart w:id="0" w:name="_Toc504731020"/>
      <w:bookmarkStart w:id="1" w:name="_Toc516216334"/>
      <w:bookmarkStart w:id="2" w:name="_Toc516299588"/>
      <w:bookmarkStart w:id="3" w:name="_Toc518894511"/>
      <w:r w:rsidRPr="00F501E3">
        <w:rPr>
          <w:sz w:val="24"/>
          <w:szCs w:val="24"/>
        </w:rPr>
        <w:t xml:space="preserve">CHAPTER </w:t>
      </w:r>
      <w:bookmarkEnd w:id="0"/>
      <w:bookmarkEnd w:id="1"/>
      <w:bookmarkEnd w:id="2"/>
      <w:r w:rsidRPr="00F501E3">
        <w:rPr>
          <w:sz w:val="24"/>
          <w:szCs w:val="24"/>
        </w:rPr>
        <w:t>ONE: INTRODUCTION</w:t>
      </w:r>
      <w:bookmarkEnd w:id="3"/>
    </w:p>
    <w:p w14:paraId="37BB29A1" w14:textId="77777777" w:rsidR="009B46C6" w:rsidRPr="00F501E3" w:rsidRDefault="009B46C6" w:rsidP="009B46C6">
      <w:pPr>
        <w:pStyle w:val="Heading2"/>
        <w:spacing w:line="360" w:lineRule="auto"/>
        <w:rPr>
          <w:sz w:val="24"/>
          <w:szCs w:val="24"/>
        </w:rPr>
      </w:pPr>
      <w:bookmarkStart w:id="4" w:name="_Toc504731021"/>
      <w:bookmarkStart w:id="5" w:name="_Toc516216335"/>
      <w:bookmarkStart w:id="6" w:name="_Toc516299589"/>
      <w:bookmarkStart w:id="7" w:name="_Toc518894512"/>
      <w:r w:rsidRPr="00F501E3">
        <w:rPr>
          <w:sz w:val="24"/>
          <w:szCs w:val="24"/>
        </w:rPr>
        <w:t>1.1 I</w:t>
      </w:r>
      <w:bookmarkEnd w:id="4"/>
      <w:bookmarkEnd w:id="5"/>
      <w:bookmarkEnd w:id="6"/>
      <w:r w:rsidRPr="00F501E3">
        <w:rPr>
          <w:sz w:val="24"/>
          <w:szCs w:val="24"/>
        </w:rPr>
        <w:t>ntroduction</w:t>
      </w:r>
      <w:bookmarkEnd w:id="7"/>
    </w:p>
    <w:p w14:paraId="2238D19E" w14:textId="77777777" w:rsidR="009B46C6" w:rsidRPr="00F501E3" w:rsidRDefault="009B46C6" w:rsidP="009B46C6">
      <w:pPr>
        <w:pStyle w:val="ListParagraph"/>
        <w:spacing w:line="360" w:lineRule="auto"/>
        <w:ind w:left="0"/>
        <w:rPr>
          <w:szCs w:val="24"/>
        </w:rPr>
      </w:pPr>
      <w:r w:rsidRPr="00F501E3">
        <w:rPr>
          <w:szCs w:val="24"/>
        </w:rPr>
        <w:t>This project is aimed at developing an online job portal in which job applicants can view and apply for the posted jobs. Job applicants who are graduates will be able to upload their resume and also search for information provided by the employers.</w:t>
      </w:r>
    </w:p>
    <w:p w14:paraId="78CE62DA" w14:textId="77777777" w:rsidR="009B46C6" w:rsidRPr="00F501E3" w:rsidRDefault="009B46C6" w:rsidP="009B46C6">
      <w:pPr>
        <w:pStyle w:val="Heading2"/>
        <w:spacing w:line="360" w:lineRule="auto"/>
        <w:rPr>
          <w:sz w:val="24"/>
          <w:szCs w:val="24"/>
        </w:rPr>
      </w:pPr>
      <w:bookmarkStart w:id="8" w:name="_Toc504731022"/>
      <w:bookmarkStart w:id="9" w:name="_Toc516216336"/>
      <w:bookmarkStart w:id="10" w:name="_Toc516299590"/>
      <w:bookmarkStart w:id="11" w:name="_Toc518894513"/>
      <w:r w:rsidRPr="00F501E3">
        <w:rPr>
          <w:sz w:val="24"/>
          <w:szCs w:val="24"/>
        </w:rPr>
        <w:t xml:space="preserve">1.2 </w:t>
      </w:r>
      <w:bookmarkEnd w:id="8"/>
      <w:bookmarkEnd w:id="9"/>
      <w:bookmarkEnd w:id="10"/>
      <w:r w:rsidRPr="00F501E3">
        <w:rPr>
          <w:sz w:val="24"/>
          <w:szCs w:val="24"/>
        </w:rPr>
        <w:t>Background of the study</w:t>
      </w:r>
      <w:bookmarkEnd w:id="11"/>
    </w:p>
    <w:p w14:paraId="20B337D6" w14:textId="77777777" w:rsidR="009B46C6" w:rsidRPr="00F501E3" w:rsidRDefault="009B46C6" w:rsidP="009B46C6">
      <w:pPr>
        <w:pStyle w:val="ListParagraph"/>
        <w:spacing w:line="360" w:lineRule="auto"/>
        <w:ind w:left="0"/>
        <w:jc w:val="both"/>
        <w:rPr>
          <w:rFonts w:cs="Times New Roman"/>
          <w:szCs w:val="24"/>
        </w:rPr>
      </w:pPr>
      <w:r w:rsidRPr="00F501E3">
        <w:rPr>
          <w:rFonts w:cs="Times New Roman"/>
          <w:szCs w:val="24"/>
        </w:rPr>
        <w:t>Job application among graduates has always been a real trouble when applying for the vacancy available in various companies due to challenges to do with moving up and down with the application letters and offices of respective officials and managers. therefore, making the process tedious</w:t>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a1upcofkt0q","properties":{"formattedCitation":"(Berio &amp; Harzallah, 2007)","plainCitation":"(Berio &amp; Harzallah, 2007)"},"citationItems":[{"id":87,"uris":["http://zotero.org/users/local/1FXJ5myr/items/5KM3ID4P"],"uri":["http://zotero.org/users/local/1FXJ5myr/items/5KM3ID4P"],"itemData":{"id":87,"type":"chapter","title":"Portals for integrated competence management","container-title":"Encyclopedia of Portal Technologies and Applications","publisher":"IGI Global","page":"788–794","source":"Google Scholar","author":[{"family":"Berio","given":"Giuseppe"},{"family":"Harzallah","given":"Mounira"}],"issued":{"date-parts":[["2007"]]}}}],"schema":"https://github.com/citation-style-language/schema/raw/master/csl-citation.json"} </w:instrText>
      </w:r>
      <w:r>
        <w:rPr>
          <w:rFonts w:cs="Times New Roman"/>
          <w:szCs w:val="24"/>
        </w:rPr>
        <w:fldChar w:fldCharType="separate"/>
      </w:r>
      <w:r>
        <w:rPr>
          <w:rFonts w:cs="Times New Roman"/>
          <w:szCs w:val="24"/>
        </w:rPr>
        <w:t>(</w:t>
      </w:r>
      <w:proofErr w:type="spellStart"/>
      <w:r w:rsidRPr="004F4247">
        <w:rPr>
          <w:rFonts w:cs="Times New Roman"/>
        </w:rPr>
        <w:t>Berio</w:t>
      </w:r>
      <w:proofErr w:type="spellEnd"/>
      <w:r w:rsidRPr="004F4247">
        <w:rPr>
          <w:rFonts w:cs="Times New Roman"/>
        </w:rPr>
        <w:t xml:space="preserve"> &amp; </w:t>
      </w:r>
      <w:proofErr w:type="spellStart"/>
      <w:r w:rsidRPr="004F4247">
        <w:rPr>
          <w:rFonts w:cs="Times New Roman"/>
        </w:rPr>
        <w:t>Harzallah</w:t>
      </w:r>
      <w:proofErr w:type="spellEnd"/>
      <w:r w:rsidRPr="004F4247">
        <w:rPr>
          <w:rFonts w:cs="Times New Roman"/>
        </w:rPr>
        <w:t>, 2007)</w:t>
      </w:r>
      <w:r>
        <w:rPr>
          <w:rFonts w:cs="Times New Roman"/>
          <w:szCs w:val="24"/>
        </w:rPr>
        <w:fldChar w:fldCharType="end"/>
      </w:r>
      <w:r>
        <w:rPr>
          <w:rFonts w:cs="Times New Roman"/>
          <w:szCs w:val="24"/>
        </w:rPr>
        <w:t xml:space="preserve">. Usually the job seeker moves up and down trying to collect the required material </w:t>
      </w:r>
      <w:r>
        <w:rPr>
          <w:rFonts w:cs="Times New Roman"/>
          <w:szCs w:val="24"/>
        </w:rPr>
        <w:fldChar w:fldCharType="begin"/>
      </w:r>
      <w:r>
        <w:rPr>
          <w:rFonts w:cs="Times New Roman"/>
          <w:szCs w:val="24"/>
        </w:rPr>
        <w:instrText xml:space="preserve"> ADDIN ZOTERO_ITEM CSL_CITATION {"citationID":"a1u40pc5egq","properties":{"formattedCitation":"(De Meo, Quattrone, Terracina, &amp; Ursino, 2007)","plainCitation":"(De Meo, Quattrone, Terracina, &amp; Ursino, 2007)"},"citationItems":[{"id":36,"uris":["http://zotero.org/users/local/1FXJ5myr/items/VPKSNIXP"],"uri":["http://zotero.org/users/local/1FXJ5myr/items/VPKSNIXP"],"itemData":{"id":36,"type":"article-journal","title":"An XML-based multiagent system for supporting online recruitment services","container-title":"IEEE Transactions on Systems, Man, and Cybernetics-Part A: Systems and Humans","page":"464–480","volume":"37","issue":"4","source":"Google Scholar","author":[{"family":"De Meo","given":"Pasquale"},{"family":"Quattrone","given":"Giovanni"},{"family":"Terracina","given":"Giorgio"},{"family":"Ursino","given":"Domenico"}],"issued":{"date-parts":[["2007"]]}}}],"schema":"https://github.com/citation-style-language/schema/raw/master/csl-citation.json"} </w:instrText>
      </w:r>
      <w:r>
        <w:rPr>
          <w:rFonts w:cs="Times New Roman"/>
          <w:szCs w:val="24"/>
        </w:rPr>
        <w:fldChar w:fldCharType="separate"/>
      </w:r>
      <w:r w:rsidRPr="00D91D7B">
        <w:rPr>
          <w:rFonts w:cs="Times New Roman"/>
        </w:rPr>
        <w:t xml:space="preserve">(De </w:t>
      </w:r>
      <w:proofErr w:type="spellStart"/>
      <w:r w:rsidRPr="00D91D7B">
        <w:rPr>
          <w:rFonts w:cs="Times New Roman"/>
        </w:rPr>
        <w:t>Meo</w:t>
      </w:r>
      <w:proofErr w:type="spellEnd"/>
      <w:r w:rsidRPr="00D91D7B">
        <w:rPr>
          <w:rFonts w:cs="Times New Roman"/>
        </w:rPr>
        <w:t xml:space="preserve">, </w:t>
      </w:r>
      <w:proofErr w:type="spellStart"/>
      <w:r w:rsidRPr="00D91D7B">
        <w:rPr>
          <w:rFonts w:cs="Times New Roman"/>
        </w:rPr>
        <w:t>Quattrone</w:t>
      </w:r>
      <w:proofErr w:type="spellEnd"/>
      <w:r w:rsidRPr="00D91D7B">
        <w:rPr>
          <w:rFonts w:cs="Times New Roman"/>
        </w:rPr>
        <w:t>,</w:t>
      </w:r>
      <w:r>
        <w:rPr>
          <w:rFonts w:cs="Times New Roman"/>
        </w:rPr>
        <w:t xml:space="preserve"> </w:t>
      </w:r>
      <w:r w:rsidRPr="00D91D7B">
        <w:rPr>
          <w:rFonts w:cs="Times New Roman"/>
        </w:rPr>
        <w:t xml:space="preserve">Terracina, &amp; </w:t>
      </w:r>
      <w:proofErr w:type="spellStart"/>
      <w:r w:rsidRPr="00D91D7B">
        <w:rPr>
          <w:rFonts w:cs="Times New Roman"/>
        </w:rPr>
        <w:t>Ursino</w:t>
      </w:r>
      <w:proofErr w:type="spellEnd"/>
      <w:r w:rsidRPr="00D91D7B">
        <w:rPr>
          <w:rFonts w:cs="Times New Roman"/>
        </w:rPr>
        <w:t>, 2007)</w:t>
      </w:r>
      <w:r>
        <w:rPr>
          <w:rFonts w:cs="Times New Roman"/>
          <w:szCs w:val="24"/>
        </w:rPr>
        <w:fldChar w:fldCharType="end"/>
      </w:r>
      <w:r>
        <w:rPr>
          <w:rFonts w:cs="Times New Roman"/>
          <w:szCs w:val="24"/>
        </w:rPr>
        <w:t xml:space="preserve">. </w:t>
      </w:r>
    </w:p>
    <w:p w14:paraId="1671E34A" w14:textId="77777777" w:rsidR="009B46C6" w:rsidRPr="00F501E3" w:rsidRDefault="009B46C6" w:rsidP="009B46C6">
      <w:pPr>
        <w:pStyle w:val="ListParagraph"/>
        <w:spacing w:line="360" w:lineRule="auto"/>
        <w:ind w:left="0"/>
        <w:jc w:val="both"/>
        <w:rPr>
          <w:rFonts w:cs="Times New Roman"/>
          <w:szCs w:val="24"/>
        </w:rPr>
      </w:pPr>
      <w:r w:rsidRPr="00F501E3">
        <w:rPr>
          <w:rFonts w:cs="Times New Roman"/>
          <w:szCs w:val="24"/>
        </w:rPr>
        <w:t>These issues prompted me to come up with a system that will help in solving this problem. In this system, an applicant is able to apply for available jobs at the comfort of their home regardless of the region of the county he/she is. After the application, the applicant should be able to get a notification, telling him/her if she has got the job or not</w:t>
      </w:r>
    </w:p>
    <w:p w14:paraId="2A29397E" w14:textId="77777777" w:rsidR="009B46C6" w:rsidRPr="00F501E3" w:rsidRDefault="009B46C6" w:rsidP="009B46C6">
      <w:pPr>
        <w:pStyle w:val="ListParagraph"/>
        <w:spacing w:line="360" w:lineRule="auto"/>
        <w:ind w:left="420"/>
        <w:rPr>
          <w:rFonts w:cs="Times New Roman"/>
          <w:szCs w:val="24"/>
        </w:rPr>
      </w:pPr>
    </w:p>
    <w:p w14:paraId="0A8F65AD" w14:textId="77777777" w:rsidR="009B46C6" w:rsidRPr="00F501E3" w:rsidRDefault="009B46C6" w:rsidP="009B46C6">
      <w:pPr>
        <w:pStyle w:val="Heading2"/>
        <w:spacing w:line="360" w:lineRule="auto"/>
        <w:jc w:val="both"/>
        <w:rPr>
          <w:sz w:val="24"/>
          <w:szCs w:val="24"/>
        </w:rPr>
      </w:pPr>
      <w:bookmarkStart w:id="12" w:name="_Toc504731023"/>
      <w:bookmarkStart w:id="13" w:name="_Toc516216337"/>
      <w:bookmarkStart w:id="14" w:name="_Toc516299591"/>
      <w:bookmarkStart w:id="15" w:name="_Toc518894514"/>
      <w:r w:rsidRPr="00F501E3">
        <w:rPr>
          <w:sz w:val="24"/>
          <w:szCs w:val="24"/>
        </w:rPr>
        <w:t>1.3 Problem Statement</w:t>
      </w:r>
      <w:bookmarkEnd w:id="12"/>
      <w:bookmarkEnd w:id="13"/>
      <w:bookmarkEnd w:id="14"/>
      <w:bookmarkEnd w:id="15"/>
    </w:p>
    <w:p w14:paraId="3A3C5B97" w14:textId="77777777" w:rsidR="009B46C6" w:rsidRPr="00F501E3" w:rsidRDefault="009B46C6" w:rsidP="009B46C6">
      <w:pPr>
        <w:pStyle w:val="ListParagraph"/>
        <w:spacing w:line="360" w:lineRule="auto"/>
        <w:ind w:left="0"/>
        <w:jc w:val="both"/>
        <w:rPr>
          <w:rFonts w:cs="Times New Roman"/>
          <w:szCs w:val="24"/>
        </w:rPr>
      </w:pPr>
      <w:r w:rsidRPr="00F501E3">
        <w:rPr>
          <w:rFonts w:cs="Times New Roman"/>
          <w:szCs w:val="24"/>
        </w:rPr>
        <w:t>Job Application in among undergraduates have been a difficult task over the years, it usually involves a strenuous activity getting the hardcopy form and therefore making the process long and tedious. Mostly the process takes a lot of time for the applicants to get the feedback for their placement of the job or not. This system, will try to bring all the procedures and practices in one area so that job applicants can easily find the jobs of their choices to be transparent so that the process simple and easy and to improve transparency.</w:t>
      </w:r>
    </w:p>
    <w:p w14:paraId="38927D1B" w14:textId="77777777" w:rsidR="009B46C6" w:rsidRPr="00F501E3" w:rsidRDefault="009B46C6" w:rsidP="009B46C6">
      <w:pPr>
        <w:pStyle w:val="ListParagraph"/>
        <w:spacing w:line="360" w:lineRule="auto"/>
        <w:ind w:left="420"/>
        <w:rPr>
          <w:rFonts w:cs="Times New Roman"/>
          <w:szCs w:val="24"/>
        </w:rPr>
      </w:pPr>
    </w:p>
    <w:p w14:paraId="66D65910" w14:textId="77777777" w:rsidR="009B46C6" w:rsidRPr="00F501E3" w:rsidRDefault="009B46C6" w:rsidP="009B46C6">
      <w:pPr>
        <w:pStyle w:val="Heading2"/>
        <w:spacing w:line="360" w:lineRule="auto"/>
        <w:rPr>
          <w:sz w:val="24"/>
          <w:szCs w:val="24"/>
        </w:rPr>
      </w:pPr>
      <w:bookmarkStart w:id="16" w:name="_Toc504731024"/>
      <w:bookmarkStart w:id="17" w:name="_Toc516216338"/>
      <w:bookmarkStart w:id="18" w:name="_Toc516299592"/>
      <w:bookmarkStart w:id="19" w:name="_Toc518894515"/>
      <w:r w:rsidRPr="00F501E3">
        <w:rPr>
          <w:sz w:val="24"/>
          <w:szCs w:val="24"/>
        </w:rPr>
        <w:t>1.4 Objectives</w:t>
      </w:r>
      <w:bookmarkEnd w:id="16"/>
      <w:bookmarkEnd w:id="17"/>
      <w:bookmarkEnd w:id="18"/>
      <w:r w:rsidRPr="00F501E3">
        <w:rPr>
          <w:sz w:val="24"/>
          <w:szCs w:val="24"/>
        </w:rPr>
        <w:t xml:space="preserve"> of the study</w:t>
      </w:r>
      <w:bookmarkEnd w:id="19"/>
    </w:p>
    <w:p w14:paraId="48239600" w14:textId="77777777" w:rsidR="009B46C6" w:rsidRPr="00F501E3" w:rsidRDefault="009B46C6" w:rsidP="009B46C6">
      <w:pPr>
        <w:pStyle w:val="Heading3"/>
        <w:spacing w:line="360" w:lineRule="auto"/>
        <w:rPr>
          <w:sz w:val="24"/>
        </w:rPr>
      </w:pPr>
      <w:bookmarkStart w:id="20" w:name="_Toc504731025"/>
      <w:bookmarkStart w:id="21" w:name="_Toc516216339"/>
      <w:bookmarkStart w:id="22" w:name="_Toc516299593"/>
      <w:bookmarkStart w:id="23" w:name="_Toc518894516"/>
      <w:r w:rsidRPr="00F501E3">
        <w:rPr>
          <w:sz w:val="24"/>
        </w:rPr>
        <w:t xml:space="preserve">1.4.1 </w:t>
      </w:r>
      <w:bookmarkEnd w:id="20"/>
      <w:r w:rsidRPr="00F501E3">
        <w:rPr>
          <w:sz w:val="24"/>
        </w:rPr>
        <w:t>General objective</w:t>
      </w:r>
      <w:bookmarkEnd w:id="21"/>
      <w:bookmarkEnd w:id="22"/>
      <w:bookmarkEnd w:id="23"/>
    </w:p>
    <w:p w14:paraId="183E5A04" w14:textId="77777777" w:rsidR="009B46C6" w:rsidRPr="00F501E3" w:rsidRDefault="009B46C6" w:rsidP="009B46C6">
      <w:pPr>
        <w:pStyle w:val="ListParagraph"/>
        <w:spacing w:line="360" w:lineRule="auto"/>
        <w:ind w:left="0"/>
        <w:jc w:val="both"/>
        <w:rPr>
          <w:rFonts w:cs="Times New Roman"/>
          <w:szCs w:val="24"/>
        </w:rPr>
      </w:pPr>
      <w:r w:rsidRPr="00F501E3">
        <w:rPr>
          <w:rFonts w:cs="Times New Roman"/>
          <w:szCs w:val="24"/>
        </w:rPr>
        <w:t xml:space="preserve"> Develop a system that will reduce the cost of hiring workers particularly in Engineering and computing department.</w:t>
      </w:r>
    </w:p>
    <w:p w14:paraId="69D8F208" w14:textId="77777777" w:rsidR="00D51C9C" w:rsidRDefault="00D51C9C">
      <w:bookmarkStart w:id="24" w:name="_GoBack"/>
      <w:bookmarkEnd w:id="24"/>
    </w:p>
    <w:sectPr w:rsidR="00D51C9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46C6"/>
    <w:rsid w:val="006B72CA"/>
    <w:rsid w:val="008C3610"/>
    <w:rsid w:val="009B46C6"/>
    <w:rsid w:val="00D51C9C"/>
    <w:rsid w:val="00E81769"/>
    <w:rsid w:val="00F952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C038DF"/>
  <w15:chartTrackingRefBased/>
  <w15:docId w15:val="{9F5E932A-4913-476C-9157-2CE4884FA0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46C6"/>
    <w:pPr>
      <w:keepNext/>
      <w:keepLines/>
      <w:spacing w:before="240" w:after="0"/>
      <w:jc w:val="center"/>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unhideWhenUsed/>
    <w:qFormat/>
    <w:rsid w:val="009B46C6"/>
    <w:pPr>
      <w:keepNext/>
      <w:keepLines/>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9B46C6"/>
    <w:pPr>
      <w:keepNext/>
      <w:keepLines/>
      <w:spacing w:before="40" w:after="0"/>
      <w:outlineLvl w:val="2"/>
    </w:pPr>
    <w:rPr>
      <w:rFonts w:ascii="Times New Roman" w:eastAsiaTheme="majorEastAsia" w:hAnsi="Times New Roman" w:cstheme="majorBidi"/>
      <w:b/>
      <w:color w:val="000000" w:themeColor="text1"/>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46C6"/>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9B46C6"/>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9B46C6"/>
    <w:rPr>
      <w:rFonts w:ascii="Times New Roman" w:eastAsiaTheme="majorEastAsia" w:hAnsi="Times New Roman" w:cstheme="majorBidi"/>
      <w:b/>
      <w:color w:val="000000" w:themeColor="text1"/>
      <w:sz w:val="28"/>
      <w:szCs w:val="24"/>
    </w:rPr>
  </w:style>
  <w:style w:type="paragraph" w:styleId="ListParagraph">
    <w:name w:val="List Paragraph"/>
    <w:basedOn w:val="Normal"/>
    <w:uiPriority w:val="34"/>
    <w:qFormat/>
    <w:rsid w:val="009B46C6"/>
    <w:pPr>
      <w:ind w:left="720"/>
      <w:contextualSpacing/>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536</Words>
  <Characters>3061</Characters>
  <Application>Microsoft Office Word</Application>
  <DocSecurity>0</DocSecurity>
  <Lines>25</Lines>
  <Paragraphs>7</Paragraphs>
  <ScaleCrop>false</ScaleCrop>
  <Company/>
  <LinksUpToDate>false</LinksUpToDate>
  <CharactersWithSpaces>3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buge14@hotmail.com</dc:creator>
  <cp:keywords/>
  <dc:description/>
  <cp:lastModifiedBy>wabuge14@hotmail.com</cp:lastModifiedBy>
  <cp:revision>1</cp:revision>
  <dcterms:created xsi:type="dcterms:W3CDTF">2018-07-10T12:57:00Z</dcterms:created>
  <dcterms:modified xsi:type="dcterms:W3CDTF">2018-07-10T12:58:00Z</dcterms:modified>
</cp:coreProperties>
</file>